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476388C" w14:textId="69AF4F66" w:rsidR="001C0587" w:rsidRPr="001C0587" w:rsidRDefault="0091012F" w:rsidP="001F5B1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5:</w:t>
      </w:r>
      <w:r w:rsidR="001C0587" w:rsidRPr="001C058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="001C0587" w:rsidRPr="001C0587">
        <w:rPr>
          <w:rFonts w:ascii="Times New Roman" w:hAnsi="Times New Roman" w:cs="Times New Roman"/>
          <w:b/>
          <w:bCs/>
          <w:sz w:val="24"/>
          <w:szCs w:val="24"/>
          <w:lang w:val="en-US"/>
        </w:rPr>
        <w:t>uthor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’</w:t>
      </w:r>
      <w:r w:rsidR="001C0587" w:rsidRPr="001C058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reflective statements</w:t>
      </w:r>
    </w:p>
    <w:p w14:paraId="5A391613" w14:textId="6B97D07A" w:rsidR="001F5B15" w:rsidRPr="00270FA5" w:rsidRDefault="001F5B15" w:rsidP="00EA53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Of relevance </w:t>
      </w:r>
      <w:proofErr w:type="gramStart"/>
      <w:r w:rsidRPr="00270FA5">
        <w:rPr>
          <w:rFonts w:ascii="Times New Roman" w:hAnsi="Times New Roman" w:cs="Times New Roman"/>
          <w:sz w:val="24"/>
          <w:szCs w:val="24"/>
          <w:lang w:val="en-US"/>
        </w:rPr>
        <w:t>for</w:t>
      </w:r>
      <w:proofErr w:type="gramEnd"/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this review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Laura Kiely (LK) has worked clinically with people experiencing eating disorders (ED), encompassing </w:t>
      </w:r>
      <w:r w:rsidR="0091012F" w:rsidRPr="00270FA5">
        <w:rPr>
          <w:rFonts w:ascii="Times New Roman" w:hAnsi="Times New Roman" w:cs="Times New Roman"/>
          <w:sz w:val="24"/>
          <w:szCs w:val="24"/>
          <w:lang w:val="en-US"/>
        </w:rPr>
        <w:t>end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>stage care, as an accredited practi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>ing dietitian and professionally registered psychotherapist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>counsellor, speciali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ing in 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91012F"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estalt 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therap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GT) 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>interventions. GT fits within an existential, relational paradigm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which informed the analysis. LK has witnessed and personally experienced the limitations of current treatment paradigms and the systemic inadequacies for those wi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D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cluding S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>E-AN. This was the impetus for the doctoral research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of which the present paper forms one chapter. Many layers of supervision – research supervision, clinical, peer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and group supervision 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 xml:space="preserve">– 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>supported the first author to at times put aside and at other times expand assumptions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o remain true to the phenomenological method and ensure gaps were addressed in the hermeneutic process with additional triangulation between researchers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K has </w:t>
      </w:r>
      <w:r w:rsidR="00F55C1F">
        <w:rPr>
          <w:rFonts w:ascii="Times New Roman" w:hAnsi="Times New Roman" w:cs="Times New Roman"/>
          <w:sz w:val="24"/>
          <w:szCs w:val="24"/>
          <w:lang w:val="en-US"/>
        </w:rPr>
        <w:t>their ow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covery experience.</w:t>
      </w:r>
    </w:p>
    <w:p w14:paraId="501DE571" w14:textId="3A25D3F4" w:rsidR="00F669DE" w:rsidRDefault="001F5B15" w:rsidP="00EA53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70FA5">
        <w:rPr>
          <w:rFonts w:ascii="Times New Roman" w:hAnsi="Times New Roman" w:cs="Times New Roman"/>
          <w:sz w:val="24"/>
          <w:szCs w:val="24"/>
          <w:lang w:val="en-US"/>
        </w:rPr>
        <w:t>Janet Conti (JC) is a Clinical Psychologist and academic in Clinical Psychology who started her work with people who experience EDs as a dietitian. Her research and clinical work are informed by the paradigm of narrative therap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hite&lt;/Author&gt;&lt;Year&gt;2007&lt;/Year&gt;&lt;RecNum&gt;22108&lt;/RecNum&gt;&lt;DisplayText&gt;(92)&lt;/DisplayText&gt;&lt;record&gt;&lt;rec-number&gt;22108&lt;/rec-number&gt;&lt;foreign-keys&gt;&lt;key app="EN" db-id="vvarfetvye59dee5sp250wfd2wve2sepftre" timestamp="1693825478"&gt;22108&lt;/key&gt;&lt;/foreign-keys&gt;&lt;ref-type name="Book"&gt;6&lt;/ref-type&gt;&lt;contributors&gt;&lt;authors&gt;&lt;author&gt;White, Michael&lt;/author&gt;&lt;/authors&gt;&lt;/contributors&gt;&lt;titles&gt;&lt;title&gt;Maps of narrative practice&lt;/title&gt;&lt;/titles&gt;&lt;edition&gt;1st ed.&lt;/edition&gt;&lt;keywords&gt;&lt;keyword&gt;Narrative therapy&lt;/keyword&gt;&lt;/keywords&gt;&lt;dates&gt;&lt;year&gt;2007&lt;/year&gt;&lt;/dates&gt;&lt;pub-location&gt;New York&lt;/pub-location&gt;&lt;publisher&gt;W.W. Norton &amp;amp; Co.&lt;/publisher&gt;&lt;isbn&gt;978039370516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92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and seek to prioritize the voice of the experiencing person to inform the development of a broader range of ED treatment interventions that have scope to be flexibly tailored to the needs and preferences of the experiencing person and their family.  </w:t>
      </w:r>
    </w:p>
    <w:p w14:paraId="5B10C6B2" w14:textId="519F007F" w:rsidR="001F5B15" w:rsidRPr="00270FA5" w:rsidRDefault="001F5B15" w:rsidP="00EA53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Phillipa Hay (PH) is a </w:t>
      </w:r>
      <w:r w:rsidR="0091012F"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Clinical Academic 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>Psychiatrist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formally trained first in psychodynamic psychotherapy and then in cognitive behavior therapy. She has experience 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caring for many people with L-AN in general hospitals and outpatient private practice setting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, was a lead investigator on a L-AN clinical trial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Ub3V5ejwvQXV0aG9yPjxZZWFyPjIwMTM8L1llYXI+PFJl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Ub3V5ejwvQXV0aG9yPjxZZWFyPjIwMTM8L1llYXI+PFJl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19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and lead author on Australian guidelines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k8L0F1dGhvcj48WWVhcj4yMDE0PC9ZZWFyPjxSZWNO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k8L0F1dGhvcj48WWVhcj4yMDE0PC9ZZWFyPjxSZWNO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93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 endorsing the need for new </w:t>
      </w:r>
      <w:r w:rsidR="0091012F" w:rsidRPr="00270FA5">
        <w:rPr>
          <w:rFonts w:ascii="Times New Roman" w:hAnsi="Times New Roman" w:cs="Times New Roman"/>
          <w:sz w:val="24"/>
          <w:szCs w:val="24"/>
          <w:lang w:val="en-US"/>
        </w:rPr>
        <w:t>person</w:t>
      </w:r>
      <w:r w:rsidR="0091012F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270FA5">
        <w:rPr>
          <w:rFonts w:ascii="Times New Roman" w:hAnsi="Times New Roman" w:cs="Times New Roman"/>
          <w:sz w:val="24"/>
          <w:szCs w:val="24"/>
          <w:lang w:val="en-US"/>
        </w:rPr>
        <w:t xml:space="preserve">centered and flexible approaches in care. </w:t>
      </w:r>
    </w:p>
    <w:p w14:paraId="07DD670E" w14:textId="77777777" w:rsidR="007F609C" w:rsidRPr="001F5B15" w:rsidRDefault="007F609C">
      <w:pPr>
        <w:rPr>
          <w:lang w:val="en-US"/>
        </w:rPr>
      </w:pPr>
    </w:p>
    <w:sectPr w:rsidR="007F609C" w:rsidRPr="001F5B1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5B15"/>
    <w:rsid w:val="001C0587"/>
    <w:rsid w:val="001D06C1"/>
    <w:rsid w:val="001F5B15"/>
    <w:rsid w:val="003C6E81"/>
    <w:rsid w:val="004326BA"/>
    <w:rsid w:val="004518DF"/>
    <w:rsid w:val="005A18C1"/>
    <w:rsid w:val="00770D39"/>
    <w:rsid w:val="007F609C"/>
    <w:rsid w:val="0091012F"/>
    <w:rsid w:val="00985DAF"/>
    <w:rsid w:val="00D11010"/>
    <w:rsid w:val="00D85074"/>
    <w:rsid w:val="00EA53A0"/>
    <w:rsid w:val="00F55C1F"/>
    <w:rsid w:val="00F669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84FF33"/>
  <w15:chartTrackingRefBased/>
  <w15:docId w15:val="{FA6880EA-6DD0-4B45-AE18-FFDDD29C96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5B15"/>
  </w:style>
  <w:style w:type="paragraph" w:styleId="Heading1">
    <w:name w:val="heading 1"/>
    <w:basedOn w:val="Normal"/>
    <w:next w:val="Normal"/>
    <w:link w:val="Heading1Char"/>
    <w:uiPriority w:val="9"/>
    <w:qFormat/>
    <w:rsid w:val="001F5B1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F5B1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F5B1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F5B1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F5B1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F5B1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F5B1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F5B1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F5B1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F5B1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F5B1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F5B1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5B1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F5B1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F5B1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F5B1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F5B1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F5B1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F5B1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F5B1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F5B1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F5B1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F5B1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F5B1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F5B1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F5B1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F5B1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F5B1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F5B15"/>
    <w:rPr>
      <w:b/>
      <w:bCs/>
      <w:smallCaps/>
      <w:color w:val="0F4761" w:themeColor="accent1" w:themeShade="BF"/>
      <w:spacing w:val="5"/>
    </w:rPr>
  </w:style>
  <w:style w:type="paragraph" w:styleId="Revision">
    <w:name w:val="Revision"/>
    <w:hidden/>
    <w:uiPriority w:val="99"/>
    <w:semiHidden/>
    <w:rsid w:val="0091012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414</Words>
  <Characters>2364</Characters>
  <Application>Microsoft Office Word</Application>
  <DocSecurity>0</DocSecurity>
  <Lines>19</Lines>
  <Paragraphs>5</Paragraphs>
  <ScaleCrop>false</ScaleCrop>
  <Company/>
  <LinksUpToDate>false</LinksUpToDate>
  <CharactersWithSpaces>27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Kiely</dc:creator>
  <cp:keywords/>
  <dc:description/>
  <cp:lastModifiedBy>Laura Kiely</cp:lastModifiedBy>
  <cp:revision>7</cp:revision>
  <dcterms:created xsi:type="dcterms:W3CDTF">2025-02-06T09:51:00Z</dcterms:created>
  <dcterms:modified xsi:type="dcterms:W3CDTF">2025-08-06T04:25:00Z</dcterms:modified>
</cp:coreProperties>
</file>